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22E80" w:rsidRDefault="008E6D46" w:rsidP="0076169F">
      <w:pPr>
        <w:jc w:val="center"/>
        <w:rPr>
          <w:b/>
          <w:sz w:val="28"/>
        </w:rPr>
      </w:pPr>
      <w:r w:rsidRPr="0076169F">
        <w:rPr>
          <w:b/>
          <w:sz w:val="28"/>
        </w:rPr>
        <w:t>Análisis Estadístico de las variables Ingreso</w:t>
      </w:r>
      <w:r w:rsidR="0076169F">
        <w:rPr>
          <w:b/>
          <w:sz w:val="28"/>
        </w:rPr>
        <w:t xml:space="preserve"> Consumo</w:t>
      </w:r>
    </w:p>
    <w:p w:rsidR="0076169F" w:rsidRPr="0076169F" w:rsidRDefault="0076169F" w:rsidP="0076169F">
      <w:pPr>
        <w:jc w:val="center"/>
        <w:rPr>
          <w:b/>
          <w:sz w:val="28"/>
        </w:rPr>
      </w:pPr>
      <w:r>
        <w:rPr>
          <w:b/>
          <w:sz w:val="28"/>
        </w:rPr>
        <w:t>(Teoría Keynesiana)</w:t>
      </w:r>
    </w:p>
    <w:p w:rsidR="0076169F" w:rsidRDefault="0076169F"/>
    <w:p w:rsidR="0076169F" w:rsidRPr="00922E80" w:rsidRDefault="008E6D46" w:rsidP="00C92663">
      <w:pPr>
        <w:jc w:val="both"/>
        <w:rPr>
          <w:sz w:val="24"/>
        </w:rPr>
      </w:pPr>
      <w:r w:rsidRPr="00922E80">
        <w:rPr>
          <w:sz w:val="24"/>
        </w:rPr>
        <w:t>El presente ejercicio tiene la finalidad de analizar</w:t>
      </w:r>
      <w:r w:rsidR="0076169F" w:rsidRPr="00922E80">
        <w:rPr>
          <w:sz w:val="24"/>
        </w:rPr>
        <w:t xml:space="preserve"> el planteamiento Keynesiano en</w:t>
      </w:r>
      <w:r w:rsidRPr="00922E80">
        <w:rPr>
          <w:sz w:val="24"/>
        </w:rPr>
        <w:t xml:space="preserve"> relación </w:t>
      </w:r>
      <w:r w:rsidR="0076169F" w:rsidRPr="00922E80">
        <w:rPr>
          <w:sz w:val="24"/>
        </w:rPr>
        <w:t>al consumo ingreso, en el</w:t>
      </w:r>
      <w:r w:rsidR="00872D41" w:rsidRPr="00922E80">
        <w:rPr>
          <w:sz w:val="24"/>
        </w:rPr>
        <w:t xml:space="preserve"> que </w:t>
      </w:r>
      <w:r w:rsidR="0076169F" w:rsidRPr="00922E80">
        <w:rPr>
          <w:sz w:val="24"/>
        </w:rPr>
        <w:t xml:space="preserve"> “</w:t>
      </w:r>
      <w:r w:rsidR="0076169F" w:rsidRPr="00922E80">
        <w:rPr>
          <w:sz w:val="24"/>
        </w:rPr>
        <w:t>postula que la propensión marginal a consumir (PMC), es decir, la tasa de cambio del consumo generado por una unidad (digamos, un dólar) de cambio en el ingreso, es mayor que cero pero menor que uno</w:t>
      </w:r>
      <w:r w:rsidR="0076169F" w:rsidRPr="00922E80">
        <w:rPr>
          <w:sz w:val="24"/>
        </w:rPr>
        <w:t>”</w:t>
      </w:r>
      <w:r w:rsidR="00872D41" w:rsidRPr="00922E80">
        <w:rPr>
          <w:sz w:val="24"/>
        </w:rPr>
        <w:t xml:space="preserve"> </w:t>
      </w:r>
      <w:r w:rsidR="00872D41" w:rsidRPr="00922E80">
        <w:rPr>
          <w:sz w:val="24"/>
        </w:rPr>
        <w:fldChar w:fldCharType="begin" w:fldLock="1"/>
      </w:r>
      <w:r w:rsidR="00C25D71">
        <w:rPr>
          <w:sz w:val="24"/>
        </w:rPr>
        <w:instrText>ADDIN CSL_CITATION {"citationItems":[{"id":"ITEM-1","itemData":{"ISBN":"978-607-15-0294-0","abstract":"Damodar Gujarati y su nueva coautora, Dawn Porter, combinan los fundamentos de la econometría con los resultados de la investigación más actual. Econometría explica conceptos importantes mediante ejemplos evidentes para la intuición y corroborados con datos. Entre las novedades de esta edición se encuentran la inclusión de más de 100 nuevos conjunto de datos y ejercicios basados en información real resaltan la aplicación en el mundo actual y estimulan la investigación y aplicación de esta disciplina.","author":[{"dropping-particle":"","family":"Gujarati","given":"Damodar N","non-dropping-particle":"","parse-names":false,"suffix":""},{"dropping-particle":"","family":"Porter","given":"Dawn C","non-dropping-particle":"","parse-names":false,"suffix":""}],"edition":"5ª","id":"ITEM-1","issued":{"date-parts":[["2010"]]},"publisher":"Mc Graw Hill","publisher-place":"Mexico","title":"Econometria","type":"book"},"uris":["http://www.mendeley.com/documents/?uuid=0d04815f-9d4a-3a06-9191-37671231f8d4"]}],"mendeley":{"formattedCitation":"(Gujarati &amp; Porter, 2010)","plainTextFormattedCitation":"(Gujarati &amp; Porter, 2010)","previouslyFormattedCitation":"(Gujarati &amp; Porter, 2010)"},"properties":{"noteIndex":0},"schema":"https://github.com/citation-style-language/schema/raw/master/csl-citation.json"}</w:instrText>
      </w:r>
      <w:r w:rsidR="00872D41" w:rsidRPr="00922E80">
        <w:rPr>
          <w:sz w:val="24"/>
        </w:rPr>
        <w:fldChar w:fldCharType="separate"/>
      </w:r>
      <w:r w:rsidR="00872D41" w:rsidRPr="00922E80">
        <w:rPr>
          <w:noProof/>
          <w:sz w:val="24"/>
        </w:rPr>
        <w:t>(Gujarati &amp; Porter, 2010)</w:t>
      </w:r>
      <w:r w:rsidR="00872D41" w:rsidRPr="00922E80">
        <w:rPr>
          <w:sz w:val="24"/>
        </w:rPr>
        <w:fldChar w:fldCharType="end"/>
      </w:r>
      <w:r w:rsidR="00872D41" w:rsidRPr="00922E80">
        <w:rPr>
          <w:sz w:val="24"/>
        </w:rPr>
        <w:t>.</w:t>
      </w:r>
    </w:p>
    <w:p w:rsidR="008E6D46" w:rsidRDefault="00872D41" w:rsidP="00C92663">
      <w:pPr>
        <w:jc w:val="both"/>
        <w:rPr>
          <w:sz w:val="24"/>
        </w:rPr>
      </w:pPr>
      <w:r w:rsidRPr="00922E80">
        <w:rPr>
          <w:sz w:val="24"/>
        </w:rPr>
        <w:t>Al no precisar la relación funcional entre ambas variables, es que se reali</w:t>
      </w:r>
      <w:r w:rsidR="00922E80">
        <w:rPr>
          <w:sz w:val="24"/>
        </w:rPr>
        <w:t xml:space="preserve">za la presente regresión lineal, mismo que nos determina la relación positiva entre el intercepto y la pendiente </w:t>
      </w:r>
      <w:r w:rsidR="006D0011">
        <w:rPr>
          <w:sz w:val="24"/>
        </w:rPr>
        <w:t>de 0.038 que significa el nivel d</w:t>
      </w:r>
      <w:r w:rsidR="00DE5FF0">
        <w:rPr>
          <w:sz w:val="24"/>
        </w:rPr>
        <w:t>e propensión marginal a consumir.</w:t>
      </w:r>
    </w:p>
    <w:p w:rsidR="00DE5FF0" w:rsidRPr="00922E80" w:rsidRDefault="00DE5FF0" w:rsidP="00C92663">
      <w:pPr>
        <w:jc w:val="both"/>
        <w:rPr>
          <w:sz w:val="24"/>
        </w:rPr>
      </w:pPr>
      <w:r>
        <w:rPr>
          <w:sz w:val="24"/>
        </w:rPr>
        <w:t xml:space="preserve">Lo anterior se </w:t>
      </w:r>
      <w:r w:rsidR="00ED2FC0">
        <w:rPr>
          <w:sz w:val="24"/>
        </w:rPr>
        <w:t>puede apreciar en la tabla abajo señalada, que presenta los valores para alfa y para beta</w:t>
      </w:r>
      <w:r w:rsidR="00A657CB">
        <w:rPr>
          <w:sz w:val="24"/>
        </w:rPr>
        <w:t xml:space="preserve"> que son superiores a 0</w:t>
      </w:r>
      <w:r w:rsidR="00ED2FC0">
        <w:rPr>
          <w:sz w:val="24"/>
        </w:rPr>
        <w:t xml:space="preserve">, aunado a un p </w:t>
      </w:r>
      <w:proofErr w:type="spellStart"/>
      <w:r w:rsidR="00ED2FC0">
        <w:rPr>
          <w:sz w:val="24"/>
        </w:rPr>
        <w:t>value</w:t>
      </w:r>
      <w:proofErr w:type="spellEnd"/>
      <w:r w:rsidR="00ED2FC0">
        <w:rPr>
          <w:sz w:val="24"/>
        </w:rPr>
        <w:t xml:space="preserve">  menor a .01 lo que representa que las variables son significativas, por lo que es estadísticamente diferente de 0, por lo que hay una relación estadística entre el ingreso y el gasto</w:t>
      </w:r>
      <w:r>
        <w:rPr>
          <w:sz w:val="24"/>
        </w:rPr>
        <w:t xml:space="preserve"> </w:t>
      </w:r>
    </w:p>
    <w:tbl>
      <w:tblPr>
        <w:tblpPr w:leftFromText="141" w:rightFromText="141" w:vertAnchor="page" w:horzAnchor="page" w:tblpX="2912" w:tblpY="8212"/>
        <w:tblW w:w="5339" w:type="dxa"/>
        <w:tblCellSpacing w:w="15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2464"/>
        <w:gridCol w:w="2875"/>
      </w:tblGrid>
      <w:tr w:rsidR="00872D41" w:rsidTr="00ED2FC0">
        <w:trPr>
          <w:trHeight w:val="444"/>
          <w:tblCellSpacing w:w="15" w:type="dxa"/>
        </w:trPr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Style w:val="Textoennegrita"/>
                <w:rFonts w:eastAsia="Times New Roman"/>
              </w:rPr>
              <w:t>Tabla de regresión gasto-ingreso</w:t>
            </w:r>
          </w:p>
        </w:tc>
      </w:tr>
      <w:tr w:rsidR="00872D41" w:rsidTr="00ED2FC0">
        <w:trPr>
          <w:trHeight w:val="26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Style w:val="nfasis"/>
                <w:rFonts w:eastAsia="Times New Roman"/>
              </w:rPr>
              <w:t>Dependent</w:t>
            </w:r>
            <w:proofErr w:type="spellEnd"/>
            <w:r>
              <w:rPr>
                <w:rStyle w:val="nfasis"/>
                <w:rFonts w:eastAsia="Times New Roman"/>
              </w:rPr>
              <w:t xml:space="preserve"> variable:</w:t>
            </w:r>
          </w:p>
        </w:tc>
      </w:tr>
      <w:tr w:rsidR="00872D41" w:rsidTr="00ED2FC0">
        <w:trPr>
          <w:trHeight w:val="28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Gasto dado el ingreso</w:t>
            </w:r>
          </w:p>
        </w:tc>
      </w:tr>
      <w:tr w:rsidR="00872D41" w:rsidTr="00ED2FC0">
        <w:trPr>
          <w:trHeight w:val="26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Beta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0.038</w:t>
            </w:r>
            <w:r>
              <w:rPr>
                <w:rFonts w:eastAsia="Times New Roman"/>
                <w:vertAlign w:val="superscript"/>
              </w:rPr>
              <w:t>***</w:t>
            </w:r>
          </w:p>
        </w:tc>
      </w:tr>
      <w:tr w:rsidR="00872D41" w:rsidTr="00ED2FC0">
        <w:trPr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Fonts w:eastAsia="Times New Roman"/>
              </w:rPr>
              <w:t>Alpha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8.911</w:t>
            </w:r>
            <w:r>
              <w:rPr>
                <w:rFonts w:eastAsia="Times New Roman"/>
                <w:vertAlign w:val="superscript"/>
              </w:rPr>
              <w:t>***</w:t>
            </w:r>
          </w:p>
        </w:tc>
      </w:tr>
      <w:tr w:rsidR="00872D41" w:rsidTr="00ED2FC0">
        <w:trPr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28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Fonts w:eastAsia="Times New Roman"/>
              </w:rPr>
              <w:t>Observations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40</w:t>
            </w: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R</w:t>
            </w:r>
            <w:r>
              <w:rPr>
                <w:rFonts w:eastAsia="Times New Roman"/>
                <w:vertAlign w:val="superscript"/>
              </w:rPr>
              <w:t>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0.385</w:t>
            </w: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proofErr w:type="spellStart"/>
            <w:r>
              <w:rPr>
                <w:rFonts w:eastAsia="Times New Roman"/>
              </w:rPr>
              <w:t>Adjusted</w:t>
            </w:r>
            <w:proofErr w:type="spellEnd"/>
            <w:r>
              <w:rPr>
                <w:rFonts w:eastAsia="Times New Roman"/>
              </w:rPr>
              <w:t xml:space="preserve"> R</w:t>
            </w:r>
            <w:r>
              <w:rPr>
                <w:rFonts w:eastAsia="Times New Roman"/>
                <w:vertAlign w:val="superscript"/>
              </w:rPr>
              <w:t>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0.369</w:t>
            </w: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 xml:space="preserve">Residual </w:t>
            </w:r>
            <w:proofErr w:type="spellStart"/>
            <w:r>
              <w:rPr>
                <w:rFonts w:eastAsia="Times New Roman"/>
              </w:rPr>
              <w:t>Std</w:t>
            </w:r>
            <w:proofErr w:type="spellEnd"/>
            <w:r>
              <w:rPr>
                <w:rFonts w:eastAsia="Times New Roman"/>
              </w:rPr>
              <w:t>. Error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5.440 (</w:t>
            </w:r>
            <w:proofErr w:type="spellStart"/>
            <w:r>
              <w:rPr>
                <w:rFonts w:eastAsia="Times New Roman"/>
              </w:rPr>
              <w:t>df</w:t>
            </w:r>
            <w:proofErr w:type="spellEnd"/>
            <w:r>
              <w:rPr>
                <w:rFonts w:eastAsia="Times New Roman"/>
              </w:rPr>
              <w:t xml:space="preserve"> = 38)</w:t>
            </w:r>
          </w:p>
        </w:tc>
      </w:tr>
      <w:tr w:rsidR="00872D41" w:rsidTr="00ED2FC0">
        <w:trPr>
          <w:trHeight w:val="444"/>
          <w:tblCellSpacing w:w="15" w:type="dxa"/>
        </w:trPr>
        <w:tc>
          <w:tcPr>
            <w:tcW w:w="0" w:type="auto"/>
            <w:tcBorders>
              <w:lef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 xml:space="preserve">F </w:t>
            </w:r>
            <w:proofErr w:type="spellStart"/>
            <w:r>
              <w:rPr>
                <w:rFonts w:eastAsia="Times New Roman"/>
              </w:rPr>
              <w:t>Statistic</w:t>
            </w:r>
            <w:proofErr w:type="spellEnd"/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</w:rPr>
              <w:t>23.789</w:t>
            </w:r>
            <w:r>
              <w:rPr>
                <w:rFonts w:eastAsia="Times New Roman"/>
                <w:vertAlign w:val="superscript"/>
              </w:rPr>
              <w:t>***</w:t>
            </w:r>
            <w:r>
              <w:rPr>
                <w:rFonts w:eastAsia="Times New Roman"/>
              </w:rPr>
              <w:t xml:space="preserve"> (</w:t>
            </w:r>
            <w:proofErr w:type="spellStart"/>
            <w:r>
              <w:rPr>
                <w:rFonts w:eastAsia="Times New Roman"/>
              </w:rPr>
              <w:t>df</w:t>
            </w:r>
            <w:proofErr w:type="spellEnd"/>
            <w:r>
              <w:rPr>
                <w:rFonts w:eastAsia="Times New Roman"/>
              </w:rPr>
              <w:t xml:space="preserve"> = 1; 38)</w:t>
            </w:r>
          </w:p>
        </w:tc>
      </w:tr>
      <w:tr w:rsidR="00872D41" w:rsidTr="00ED2FC0">
        <w:trPr>
          <w:trHeight w:val="28"/>
          <w:tblCellSpacing w:w="15" w:type="dxa"/>
        </w:trPr>
        <w:tc>
          <w:tcPr>
            <w:tcW w:w="0" w:type="auto"/>
            <w:gridSpan w:val="2"/>
            <w:tcBorders>
              <w:left w:val="single" w:sz="4" w:space="0" w:color="auto"/>
              <w:bottom w:val="single" w:sz="6" w:space="0" w:color="000000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center"/>
              <w:rPr>
                <w:rFonts w:eastAsia="Times New Roman"/>
                <w:sz w:val="24"/>
                <w:szCs w:val="24"/>
              </w:rPr>
            </w:pPr>
          </w:p>
        </w:tc>
      </w:tr>
      <w:tr w:rsidR="00872D41" w:rsidTr="00ED2FC0">
        <w:trPr>
          <w:trHeight w:val="470"/>
          <w:tblCellSpacing w:w="15" w:type="dxa"/>
        </w:trPr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rPr>
                <w:rFonts w:eastAsia="Times New Roman"/>
                <w:sz w:val="24"/>
                <w:szCs w:val="24"/>
              </w:rPr>
            </w:pPr>
            <w:r>
              <w:rPr>
                <w:rStyle w:val="nfasis"/>
                <w:rFonts w:eastAsia="Times New Roman"/>
              </w:rPr>
              <w:t>Note:</w:t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872D41" w:rsidRDefault="00872D41" w:rsidP="00ED2FC0">
            <w:pPr>
              <w:jc w:val="right"/>
              <w:rPr>
                <w:rFonts w:eastAsia="Times New Roman"/>
                <w:sz w:val="24"/>
                <w:szCs w:val="24"/>
              </w:rPr>
            </w:pPr>
            <w:r>
              <w:rPr>
                <w:rFonts w:eastAsia="Times New Roman"/>
                <w:vertAlign w:val="superscript"/>
              </w:rPr>
              <w:t>*</w:t>
            </w:r>
            <w:r>
              <w:rPr>
                <w:rFonts w:eastAsia="Times New Roman"/>
              </w:rPr>
              <w:t>p</w:t>
            </w:r>
            <w:r>
              <w:rPr>
                <w:rFonts w:eastAsia="Times New Roman"/>
                <w:vertAlign w:val="superscript"/>
              </w:rPr>
              <w:t>**</w:t>
            </w:r>
            <w:r>
              <w:rPr>
                <w:rFonts w:eastAsia="Times New Roman"/>
              </w:rPr>
              <w:t>p</w:t>
            </w:r>
            <w:r>
              <w:rPr>
                <w:rFonts w:eastAsia="Times New Roman"/>
                <w:vertAlign w:val="superscript"/>
              </w:rPr>
              <w:t>***</w:t>
            </w:r>
            <w:r>
              <w:rPr>
                <w:rFonts w:eastAsia="Times New Roman"/>
              </w:rPr>
              <w:t>p&lt;0.01</w:t>
            </w:r>
          </w:p>
        </w:tc>
      </w:tr>
    </w:tbl>
    <w:p w:rsidR="008E6D46" w:rsidRDefault="008E6D46"/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pPr>
        <w:rPr>
          <w:noProof/>
          <w:lang w:eastAsia="es-MX"/>
        </w:rPr>
      </w:pPr>
    </w:p>
    <w:p w:rsidR="008E6D46" w:rsidRDefault="008E6D46">
      <w:r>
        <w:rPr>
          <w:noProof/>
          <w:lang w:eastAsia="es-MX"/>
        </w:rPr>
        <w:lastRenderedPageBreak/>
        <w:drawing>
          <wp:inline distT="0" distB="0" distL="0" distR="0" wp14:anchorId="70908BBF" wp14:editId="744E0AA8">
            <wp:extent cx="5391150" cy="3600450"/>
            <wp:effectExtent l="0" t="0" r="0" b="0"/>
            <wp:docPr id="1" name="Imagen 1" descr="C:\Users\quiro\Desktop\Regresion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quiro\Desktop\Regresion1.jpe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360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92663" w:rsidRDefault="00C92663"/>
    <w:p w:rsidR="00C92663" w:rsidRDefault="00931807">
      <w:pPr>
        <w:rPr>
          <w:sz w:val="24"/>
        </w:rPr>
      </w:pPr>
      <w:r w:rsidRPr="00931807">
        <w:rPr>
          <w:sz w:val="24"/>
        </w:rPr>
        <w:t>En l</w:t>
      </w:r>
      <w:r>
        <w:rPr>
          <w:sz w:val="24"/>
        </w:rPr>
        <w:t>a gráfica arriba descrita se puede observar la relación entre las variables utilizadas en la regresión lin</w:t>
      </w:r>
      <w:r w:rsidR="00A657CB">
        <w:rPr>
          <w:sz w:val="24"/>
        </w:rPr>
        <w:t>eal (ingreso-gasto).</w:t>
      </w:r>
    </w:p>
    <w:p w:rsidR="00A657CB" w:rsidRDefault="00A657CB">
      <w:pPr>
        <w:rPr>
          <w:sz w:val="24"/>
        </w:rPr>
      </w:pPr>
    </w:p>
    <w:p w:rsidR="00A657CB" w:rsidRDefault="00A657CB">
      <w:pPr>
        <w:rPr>
          <w:sz w:val="24"/>
        </w:rPr>
      </w:pPr>
      <w:r>
        <w:rPr>
          <w:sz w:val="24"/>
        </w:rPr>
        <w:t>CONCLUSIÓN:</w:t>
      </w:r>
    </w:p>
    <w:p w:rsidR="00A657CB" w:rsidRDefault="00A657CB">
      <w:pPr>
        <w:rPr>
          <w:sz w:val="24"/>
        </w:rPr>
      </w:pPr>
      <w:r>
        <w:rPr>
          <w:sz w:val="24"/>
        </w:rPr>
        <w:t>Una vez realizada la regresión lineal entre las dos variables que nos ocupan, se ha podido demostrar econométricamente la teoría keynesiana sobre la relación estadística entre las variables ingreso-gasto, este último crece en función del incremento del primero ya que su</w:t>
      </w:r>
      <w:r w:rsidR="00446C51">
        <w:rPr>
          <w:sz w:val="24"/>
        </w:rPr>
        <w:t xml:space="preserve"> valor de significancia es alto y por ello la hipótesis 0 es rechazada.</w:t>
      </w:r>
    </w:p>
    <w:p w:rsidR="00C25D71" w:rsidRPr="00931807" w:rsidRDefault="00C25D71">
      <w:pPr>
        <w:rPr>
          <w:sz w:val="24"/>
        </w:rPr>
      </w:pPr>
      <w:r>
        <w:rPr>
          <w:sz w:val="24"/>
        </w:rPr>
        <w:t>Bibliografía:</w:t>
      </w:r>
      <w:bookmarkStart w:id="0" w:name="_GoBack"/>
      <w:bookmarkEnd w:id="0"/>
    </w:p>
    <w:p w:rsidR="00C25D71" w:rsidRPr="00C25D71" w:rsidRDefault="00C25D71" w:rsidP="00C25D7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25D71">
        <w:rPr>
          <w:rFonts w:ascii="Calibri" w:hAnsi="Calibri" w:cs="Calibri"/>
          <w:noProof/>
          <w:szCs w:val="24"/>
        </w:rPr>
        <w:t xml:space="preserve">Gujarati, D. N., &amp; Porter, D. C. (2010). </w:t>
      </w:r>
      <w:r w:rsidRPr="00C25D71">
        <w:rPr>
          <w:rFonts w:ascii="Calibri" w:hAnsi="Calibri" w:cs="Calibri"/>
          <w:i/>
          <w:iCs/>
          <w:noProof/>
          <w:szCs w:val="24"/>
        </w:rPr>
        <w:t>Econometria</w:t>
      </w:r>
      <w:r w:rsidRPr="00C25D71">
        <w:rPr>
          <w:rFonts w:ascii="Calibri" w:hAnsi="Calibri" w:cs="Calibri"/>
          <w:noProof/>
          <w:szCs w:val="24"/>
        </w:rPr>
        <w:t xml:space="preserve"> (5</w:t>
      </w:r>
      <w:r w:rsidRPr="00C25D71">
        <w:rPr>
          <w:rFonts w:ascii="Calibri" w:hAnsi="Calibri" w:cs="Calibri"/>
          <w:noProof/>
          <w:szCs w:val="24"/>
          <w:vertAlign w:val="superscript"/>
        </w:rPr>
        <w:t>a</w:t>
      </w:r>
      <w:r w:rsidRPr="00C25D71">
        <w:rPr>
          <w:rFonts w:ascii="Calibri" w:hAnsi="Calibri" w:cs="Calibri"/>
          <w:noProof/>
          <w:szCs w:val="24"/>
        </w:rPr>
        <w:t>). Mexico: Mc Graw Hill.</w:t>
      </w:r>
    </w:p>
    <w:p w:rsidR="00C92663" w:rsidRDefault="00C25D71">
      <w:r>
        <w:fldChar w:fldCharType="end"/>
      </w:r>
    </w:p>
    <w:p w:rsidR="00335310" w:rsidRDefault="00335310">
      <w:r>
        <w:t>Jorge Enrique Lamadrid Bazán.</w:t>
      </w:r>
    </w:p>
    <w:sectPr w:rsidR="00335310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8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E6D46"/>
    <w:rsid w:val="00335310"/>
    <w:rsid w:val="00446C51"/>
    <w:rsid w:val="006D0011"/>
    <w:rsid w:val="0076169F"/>
    <w:rsid w:val="00872D41"/>
    <w:rsid w:val="008E6D46"/>
    <w:rsid w:val="00922E80"/>
    <w:rsid w:val="00931807"/>
    <w:rsid w:val="00A657CB"/>
    <w:rsid w:val="00C25D71"/>
    <w:rsid w:val="00C92663"/>
    <w:rsid w:val="00DE5FF0"/>
    <w:rsid w:val="00ED2FC0"/>
    <w:rsid w:val="00F4052A"/>
    <w:rsid w:val="00FB63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ennegrita">
    <w:name w:val="Strong"/>
    <w:basedOn w:val="Fuentedeprrafopredeter"/>
    <w:uiPriority w:val="22"/>
    <w:qFormat/>
    <w:rsid w:val="008E6D46"/>
    <w:rPr>
      <w:b/>
      <w:bCs/>
    </w:rPr>
  </w:style>
  <w:style w:type="character" w:styleId="nfasis">
    <w:name w:val="Emphasis"/>
    <w:basedOn w:val="Fuentedeprrafopredeter"/>
    <w:uiPriority w:val="20"/>
    <w:qFormat/>
    <w:rsid w:val="008E6D46"/>
    <w:rPr>
      <w:i/>
      <w:iCs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E6D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E6D4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ennegrita">
    <w:name w:val="Strong"/>
    <w:basedOn w:val="Fuentedeprrafopredeter"/>
    <w:uiPriority w:val="22"/>
    <w:qFormat/>
    <w:rsid w:val="008E6D46"/>
    <w:rPr>
      <w:b/>
      <w:bCs/>
    </w:rPr>
  </w:style>
  <w:style w:type="character" w:styleId="nfasis">
    <w:name w:val="Emphasis"/>
    <w:basedOn w:val="Fuentedeprrafopredeter"/>
    <w:uiPriority w:val="20"/>
    <w:qFormat/>
    <w:rsid w:val="008E6D46"/>
    <w:rPr>
      <w:i/>
      <w:iCs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E6D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E6D46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microsoft.com/office/2007/relationships/stylesWithEffects" Target="stylesWithEffect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BD38C7-3C93-4D1B-A564-46E6FEED6E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6</TotalTime>
  <Pages>2</Pages>
  <Words>517</Words>
  <Characters>2847</Characters>
  <Application>Microsoft Office Word</Application>
  <DocSecurity>0</DocSecurity>
  <Lines>23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35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ilú Quiroz.</dc:creator>
  <cp:lastModifiedBy>Marilú Quiroz.</cp:lastModifiedBy>
  <cp:revision>8</cp:revision>
  <dcterms:created xsi:type="dcterms:W3CDTF">2020-09-17T02:09:00Z</dcterms:created>
  <dcterms:modified xsi:type="dcterms:W3CDTF">2020-09-17T04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fd78439-cd4a-3ffb-a749-66c5d5fff3ea</vt:lpwstr>
  </property>
  <property fmtid="{D5CDD505-2E9C-101B-9397-08002B2CF9AE}" pid="24" name="Mendeley Citation Style_1">
    <vt:lpwstr>http://www.zotero.org/styles/apa</vt:lpwstr>
  </property>
</Properties>
</file>